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E778D8">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E778D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E778D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E778D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E778D8">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E778D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E778D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E778D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E778D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E778D8">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E778D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E778D8">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E778D8">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E778D8">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friend Utku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1270CF4D"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w:t>
      </w:r>
      <w:r w:rsidR="0049667B">
        <w:t>-</w:t>
      </w:r>
      <w:r w:rsidR="008858B3" w:rsidRPr="000B5445">
        <w:t>agent cooperation may scale better with increasing env</w:t>
      </w:r>
      <w:r w:rsidR="003427A5" w:rsidRPr="000B5445">
        <w:t xml:space="preserve">ironment </w:t>
      </w:r>
      <w:r w:rsidR="008858B3" w:rsidRPr="000B5445">
        <w:t xml:space="preserve">complexity and lead to behavior that closer to far more human behavior.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for single and multiple agent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512B76D1"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299F841C">
                <wp:simplePos x="0" y="0"/>
                <wp:positionH relativeFrom="margin">
                  <wp:posOffset>74295</wp:posOffset>
                </wp:positionH>
                <wp:positionV relativeFrom="paragraph">
                  <wp:posOffset>398907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67DFB34" w:rsidR="00E778D8" w:rsidRPr="00075F02" w:rsidRDefault="00E778D8"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sidR="0049667B">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sidR="0049667B">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14.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" stroked="f">
                <v:textbox style="mso-fit-shape-to-text:t" inset="0,0,0,0">
                  <w:txbxContent>
                    <w:p w14:paraId="6F35169C" w14:textId="467DFB34" w:rsidR="00E778D8" w:rsidRPr="00075F02" w:rsidRDefault="00E778D8"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sidR="0049667B">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sidR="0049667B">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time. Every second that is wasted doubles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w:t>
      </w:r>
      <w:r w:rsidR="00803B48">
        <w:t xml:space="preserve"> ina</w:t>
      </w:r>
      <w:r w:rsidR="00247715">
        <w:t xml:space="preserve"> which researchers cope by creating their own</w:t>
      </w:r>
      <w:r w:rsidR="0049667B">
        <w:t xml:space="preserve"> </w:t>
      </w:r>
      <w:r w:rsidR="00247715">
        <w:t>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250F495C"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9667B">
        <w:t xml:space="preserve"> </w:t>
      </w:r>
      <w:r>
        <w:t xml:space="preserve">describes the task that the agent attempts to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596B6C">
        <w:t xml:space="preserve"> it</w:t>
      </w:r>
      <w:r w:rsidR="004E2B5D" w:rsidRPr="004E2B5D">
        <w:t>.</w:t>
      </w:r>
      <w:r w:rsidR="004E2B5D">
        <w:t xml:space="preserve"> </w:t>
      </w:r>
      <w:r w:rsidR="00EB2883">
        <w:t>In this article</w:t>
      </w:r>
      <w:r w:rsidR="00803B48">
        <w:t>,</w:t>
      </w:r>
      <w:r w:rsidR="00EB2883">
        <w:t xml:space="preserve"> we introduce an environment </w:t>
      </w:r>
      <w:r w:rsidR="00803B48">
        <w:t>that</w:t>
      </w:r>
      <w:r w:rsidR="00EB2883">
        <w:t xml:space="preserve"> </w:t>
      </w:r>
      <w:r w:rsidR="00BB0E93">
        <w:t xml:space="preserve">can </w:t>
      </w:r>
      <w:r w:rsidR="00EB2883">
        <w:t xml:space="preserve">simulate the epidemic spread with </w:t>
      </w:r>
      <w:r w:rsidR="00803B48">
        <w:t xml:space="preserve">the </w:t>
      </w:r>
      <w:r w:rsidR="00EB2883">
        <w:t>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 xml:space="preserve">social distancing </w:t>
      </w:r>
      <w:r w:rsidR="0049667B">
        <w:t>on</w:t>
      </w:r>
      <w:r w:rsidR="00BB0E93">
        <w:t xml:space="preserve"> their own.</w:t>
      </w:r>
    </w:p>
    <w:p w14:paraId="6EA3BD20" w14:textId="3D5C23F7"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 xml:space="preserve">Being </w:t>
      </w:r>
      <w:r w:rsidR="00803B48">
        <w:t>closer increases the chance of getting</w:t>
      </w:r>
      <w:r w:rsidR="0023207B">
        <w:t xml:space="preserve"> infected. In </w:t>
      </w:r>
      <w:r w:rsidR="00803B48">
        <w:t xml:space="preserve">the </w:t>
      </w:r>
      <w:r w:rsidR="0023207B">
        <w:t xml:space="preserve">following chapter, this mechanism </w:t>
      </w:r>
      <w:r w:rsidR="00803B48">
        <w:t>is</w:t>
      </w:r>
      <w:r w:rsidR="0023207B">
        <w:t xml:space="preserve"> explained in detail.</w:t>
      </w:r>
    </w:p>
    <w:p w14:paraId="2EB27388" w14:textId="077F3E0F"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 xml:space="preserve">they don’t have any effect </w:t>
      </w:r>
      <w:r w:rsidR="00803B48">
        <w:t>on</w:t>
      </w:r>
      <w:r w:rsidR="00134EBE">
        <w:t xml:space="preserve"> the curve</w:t>
      </w:r>
      <w:r w:rsidR="00AE49B3">
        <w:t>.</w:t>
      </w:r>
    </w:p>
    <w:p w14:paraId="5DBC70F7" w14:textId="427AF2DF" w:rsidR="005523B2" w:rsidRDefault="005523B2" w:rsidP="00A00391">
      <w:pPr>
        <w:ind w:firstLine="708"/>
        <w:jc w:val="both"/>
      </w:pPr>
      <w:r w:rsidRPr="005523B2">
        <w:t xml:space="preserve"> </w:t>
      </w:r>
      <w:r>
        <w:t>F</w:t>
      </w:r>
      <w:r w:rsidRPr="00627D24">
        <w:t>or our deep reinforcement learning tas</w:t>
      </w:r>
      <w:r>
        <w:t>k, w</w:t>
      </w:r>
      <w:r w:rsidRPr="00627D24">
        <w:t xml:space="preserve">e used </w:t>
      </w:r>
      <w:r w:rsidR="00803B48">
        <w:t xml:space="preserve">the </w:t>
      </w:r>
      <w:r w:rsidRPr="00627D24">
        <w:t xml:space="preserve">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w:t>
      </w:r>
      <w:r w:rsidR="00803B48">
        <w:t>its</w:t>
      </w:r>
      <w:r w:rsidRPr="00627D24">
        <w:t xml:space="preserve"> algorithm with three features. Easy code, sample efficiency</w:t>
      </w:r>
      <w:r w:rsidR="00803B48">
        <w:t>,</w:t>
      </w:r>
      <w:r w:rsidRPr="00627D24">
        <w:t xml:space="preserve"> and ease of tune.</w:t>
      </w:r>
      <w:bookmarkStart w:id="4" w:name="_bookmark0"/>
      <w:bookmarkEnd w:id="4"/>
    </w:p>
    <w:p w14:paraId="629E5866" w14:textId="667A5C15"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w:t>
      </w:r>
      <w:r w:rsidR="00803B48">
        <w:t>s</w:t>
      </w:r>
      <w:r>
        <w:t xml:space="preserve">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In addition to that</w:t>
      </w:r>
      <w:r w:rsidR="00803B48">
        <w:t>,</w:t>
      </w:r>
      <w:r w:rsidR="00CC0965">
        <w:t xml:space="preserve"> we showed pre</w:t>
      </w:r>
      <w:r w:rsidR="00803B48">
        <w:t>-</w:t>
      </w:r>
      <w:r w:rsidR="00CC0965">
        <w:t xml:space="preserv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w:t>
      </w:r>
      <w:r w:rsidR="00A61467">
        <w:t>s</w:t>
      </w:r>
      <w:r w:rsidR="00D35CAD">
        <w:t xml:space="preserve">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61BD5ADA"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rPr>
          <w:noProof/>
        </w:rPr>
        <w:drawing>
          <wp:inline distT="0" distB="0" distL="0" distR="0" wp14:anchorId="7DB414DF" wp14:editId="63EAA517">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4E9AACA"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825AD4">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xml:space="preserve">: Different states of the agents. Through the simulation, </w:t>
      </w:r>
      <w:r w:rsidR="00A61467">
        <w:rPr>
          <w:i/>
          <w:iCs/>
          <w:color w:val="3B3838" w:themeColor="background2" w:themeShade="40"/>
        </w:rPr>
        <w:t xml:space="preserve">the </w:t>
      </w:r>
      <w:r w:rsidRPr="00075F02">
        <w:rPr>
          <w:i/>
          <w:iCs/>
          <w:color w:val="3B3838" w:themeColor="background2" w:themeShade="40"/>
        </w:rPr>
        <w:t>agent’s status of health changes. To represent the change, we used 4 different colors. a) White Bots indicates that the agent is not controlled by a brain. It only has simple hard-coded actions such as directly going targeted locations or bouncing from the walls. This represent</w:t>
      </w:r>
      <w:r w:rsidR="00A61467">
        <w:rPr>
          <w:i/>
          <w:iCs/>
          <w:color w:val="3B3838" w:themeColor="background2" w:themeShade="40"/>
        </w:rPr>
        <w:t>s</w:t>
      </w:r>
      <w:r w:rsidRPr="00075F02">
        <w:rPr>
          <w:i/>
          <w:iCs/>
          <w:color w:val="3B3838" w:themeColor="background2" w:themeShade="40"/>
        </w:rPr>
        <w:t xml:space="preserve"> individuals in a community who are not acting logically. b) Blue Bots are agents with a brain </w:t>
      </w:r>
      <w:r w:rsidR="00A61467">
        <w:rPr>
          <w:i/>
          <w:iCs/>
          <w:color w:val="3B3838" w:themeColor="background2" w:themeShade="40"/>
        </w:rPr>
        <w:t>that</w:t>
      </w:r>
      <w:r w:rsidRPr="00075F02">
        <w:rPr>
          <w:i/>
          <w:iCs/>
          <w:color w:val="3B3838" w:themeColor="background2" w:themeShade="40"/>
        </w:rPr>
        <w:t xml:space="preserve">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w:t>
      </w:r>
      <w:r w:rsidR="00A61467">
        <w:rPr>
          <w:i/>
          <w:iCs/>
          <w:color w:val="3B3838" w:themeColor="background2" w:themeShade="40"/>
        </w:rPr>
        <w:t>that the</w:t>
      </w:r>
      <w:r w:rsidR="005523B2" w:rsidRPr="00075F02">
        <w:rPr>
          <w:i/>
          <w:iCs/>
          <w:color w:val="3B3838" w:themeColor="background2" w:themeShade="40"/>
        </w:rPr>
        <w:t xml:space="preserve"> agent is not infectious anymore. In SIR models’ purple agents call as Recovered-Removed. Please see </w:t>
      </w:r>
      <w:hyperlink r:id="rId14">
        <w:hyperlink r:id="rId15"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6349BFF4"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w:t>
      </w:r>
      <w:r w:rsidR="00A61467">
        <w:t>,</w:t>
      </w:r>
      <w:r w:rsidR="000B4327">
        <w:t xml:space="preserve"> and reward signals.</w:t>
      </w:r>
    </w:p>
    <w:p w14:paraId="76DF925C" w14:textId="6983B2BF" w:rsidR="00515BF7" w:rsidRDefault="00515BF7" w:rsidP="00F013DC">
      <w:pPr>
        <w:pStyle w:val="ListParagraph"/>
      </w:pPr>
      <w:bookmarkStart w:id="6" w:name="_Toc49859301"/>
      <w:r>
        <w:t>AGENT-BASED MODELLING</w:t>
      </w:r>
      <w:bookmarkEnd w:id="6"/>
    </w:p>
    <w:p w14:paraId="6A2B0FFB" w14:textId="740F744C"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A84D02D" w:rsidR="00E778D8" w:rsidRPr="000304AD" w:rsidRDefault="00E778D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A84D02D" w:rsidR="00E778D8" w:rsidRPr="000304AD" w:rsidRDefault="00E778D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w:t>
      </w:r>
      <w:r w:rsidR="00A61467">
        <w:t>s</w:t>
      </w:r>
      <w:r w:rsidR="0007677A">
        <w:t xml:space="preserv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w:t>
      </w:r>
      <w:r w:rsidR="00A61467">
        <w:t>,</w:t>
      </w:r>
      <w:r w:rsidR="00136637">
        <w:t xml:space="preserve">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t>
      </w:r>
      <w:r w:rsidR="00A61467">
        <w:t>that</w:t>
      </w:r>
      <w:r w:rsidR="0049667B">
        <w:t xml:space="preserve"> </w:t>
      </w:r>
      <w:r w:rsidR="00A61467">
        <w:t>let</w:t>
      </w:r>
      <w:r w:rsidR="00B77B4D">
        <w:t xml:space="preserve">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9AEAD67"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57FC3E87"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8" w:name="_Toc49859303"/>
      <w:r>
        <w:t>REINFORCEMENT LEARNING</w:t>
      </w:r>
      <w:bookmarkEnd w:id="8"/>
    </w:p>
    <w:p w14:paraId="588A3311" w14:textId="14DE7FAF"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59304"/>
      <w:r>
        <w:t>EPIDEMIC SIMULATION WITH RL</w:t>
      </w:r>
      <w:bookmarkEnd w:id="9"/>
    </w:p>
    <w:p w14:paraId="70741519" w14:textId="11183FB4"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w:t>
      </w:r>
      <w:r w:rsidR="00AC62DD">
        <w:t>are</w:t>
      </w:r>
      <w:r w:rsidR="002C5BA1">
        <w:t xml:space="preserve">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59305"/>
      <w:r>
        <w:t>MULTI-AGENT REINFORCEMENT LEARNING</w:t>
      </w:r>
      <w:bookmarkEnd w:id="10"/>
    </w:p>
    <w:p w14:paraId="35596A07" w14:textId="26889A5D"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w:t>
      </w:r>
      <w:r w:rsidR="004A2E87">
        <w:t>,</w:t>
      </w:r>
      <w:r w:rsidR="00FC50B1">
        <w:t xml:space="preserv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1" w:name="_Toc49859306"/>
      <w:r>
        <w:t>COOPERATIVE MULTI-AGENT</w:t>
      </w:r>
      <w:bookmarkEnd w:id="11"/>
    </w:p>
    <w:p w14:paraId="16395E76" w14:textId="073F4F9A"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can be seen as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59307"/>
      <w:r>
        <w:t>T</w:t>
      </w:r>
      <w:r w:rsidR="00207A56">
        <w:t>eam Learning</w:t>
      </w:r>
      <w:bookmarkEnd w:id="12"/>
    </w:p>
    <w:p w14:paraId="7B4654B2" w14:textId="69BCF5E9"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0F3BFC">
        <w:t>evaluation</w:t>
      </w:r>
      <w:r w:rsidR="00B472D4">
        <w:t xml:space="preserve"> chapter.</w:t>
      </w:r>
    </w:p>
    <w:p w14:paraId="7E90E256" w14:textId="0829FF84" w:rsidR="008B5CB8" w:rsidRDefault="00207A56" w:rsidP="008B5CB8">
      <w:pPr>
        <w:pStyle w:val="Heading3"/>
      </w:pPr>
      <w:bookmarkStart w:id="13" w:name="_Toc49859308"/>
      <w:r>
        <w:t>Concurrent Learning</w:t>
      </w:r>
      <w:bookmarkEnd w:id="13"/>
    </w:p>
    <w:p w14:paraId="6C9B2C00" w14:textId="6CD14049"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59309"/>
      <w:r>
        <w:t>Communication in Cooperative MAS</w:t>
      </w:r>
      <w:bookmarkEnd w:id="14"/>
    </w:p>
    <w:p w14:paraId="66E1C116" w14:textId="3779841D"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5" w:name="_Toc49859310"/>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616F02AE" w:rsidR="007729AE" w:rsidRDefault="007729AE" w:rsidP="002E34D5">
      <w:pPr>
        <w:jc w:val="both"/>
      </w:pPr>
      <w:r>
        <w:t>Off policy algorithms aim to reuse past experienc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326DD47A" w:rsidR="00F87DB1" w:rsidRDefault="007729AE" w:rsidP="00A071C0">
      <w:pPr>
        <w:jc w:val="both"/>
      </w:pPr>
      <w:r>
        <w:t xml:space="preserve">On the other hand, PPO is an on-policy algorithm that </w:t>
      </w:r>
      <w:r w:rsidR="001B34F9">
        <w:t>inm</w:t>
      </w:r>
      <w:r>
        <w:t>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59311"/>
      <w:r>
        <w:lastRenderedPageBreak/>
        <w:t>REWARD SIGNALS</w:t>
      </w:r>
      <w:bookmarkEnd w:id="16"/>
    </w:p>
    <w:p w14:paraId="08A49325" w14:textId="1142E67D"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r w:rsidR="001B34F9">
        <w:t>ies</w:t>
      </w:r>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  The suggested reward function for designing an epidemic outbreak is giving a penalty for getting infected and at the end of the episode giving a reward if</w:t>
      </w:r>
      <w:r w:rsidR="001B34F9">
        <w:t xml:space="preserve"> the</w:t>
      </w:r>
      <w:r>
        <w:t xml:space="preserve"> agent is not infected.[2] By this strategy</w:t>
      </w:r>
      <w:r w:rsidR="001B34F9">
        <w:t>,</w:t>
      </w:r>
      <w:r>
        <w:t xml:space="preserve"> agent has to discover a long sequence of “correct” actions to find  an optimal policy π*.[33]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12EEBCAC" w:rsidR="000B4327" w:rsidRDefault="000B4327" w:rsidP="002E34D5">
      <w:pPr>
        <w:jc w:val="both"/>
      </w:pPr>
      <w:r>
        <w:t>One common way is to endow the agent with a sense of curiosity and to reward it based on how surprised it is by the world around it.[34]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7" w:name="_Toc49859312"/>
      <w:r>
        <w:t>RL</w:t>
      </w:r>
      <w:r w:rsidR="008B5CB8">
        <w:t xml:space="preserve"> SIMULAT</w:t>
      </w:r>
      <w:r>
        <w:t>ION FRAMEWORKS</w:t>
      </w:r>
      <w:bookmarkEnd w:id="17"/>
    </w:p>
    <w:p w14:paraId="2C20E961" w14:textId="6BC8DE02"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 our design research</w:t>
      </w:r>
      <w:r>
        <w:t xml:space="preserve"> below.</w:t>
      </w:r>
    </w:p>
    <w:p w14:paraId="4F66C2D3" w14:textId="6C46DA26"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w:t>
      </w:r>
      <w:r w:rsidR="001B34F9">
        <w:t xml:space="preserve">a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74CE6E77"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4666FD04"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w:t>
      </w:r>
      <w:r w:rsidR="0049667B">
        <w:t xml:space="preserve"> platform aims</w:t>
      </w:r>
      <w:r w:rsidR="002A341F">
        <w:t xml:space="preserve"> to combin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Mujo</w:t>
      </w:r>
      <w:r w:rsidR="00265844">
        <w:t>Co physics simulation which is not free.</w:t>
      </w:r>
    </w:p>
    <w:p w14:paraId="52D65166" w14:textId="03617C03"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3E2F88A9"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neuroevolution</w:t>
      </w:r>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MujoCo. </w:t>
      </w:r>
    </w:p>
    <w:p w14:paraId="0A6D5413" w14:textId="1D98177C" w:rsidR="00461479" w:rsidRDefault="005E4DC9" w:rsidP="00F87DB1">
      <w:pPr>
        <w:ind w:firstLine="360"/>
        <w:jc w:val="both"/>
      </w:pPr>
      <w:r>
        <w:t>One drawback of Unity mlagents is that t</w:t>
      </w:r>
      <w:r w:rsidR="00DA3F4D">
        <w:t xml:space="preserve">here are not </w:t>
      </w:r>
      <w:r w:rsidR="00BE2CE4">
        <w:t xml:space="preserve">many RL algorithms </w:t>
      </w:r>
      <w:r w:rsidR="001E5F95">
        <w:t>that</w:t>
      </w:r>
      <w:r w:rsidR="00FB50E1">
        <w:t xml:space="preserve">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84725CA"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859313"/>
      <w:r w:rsidRPr="004A5B02">
        <w:t>METHODOLOGY</w:t>
      </w:r>
      <w:bookmarkEnd w:id="18"/>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19" w:name="_Toc49859314"/>
      <w:r>
        <w:t>EPIDEMIC SIMULATION</w:t>
      </w:r>
      <w:r w:rsidR="0062768B">
        <w:t xml:space="preserve"> IMPLEMENTATION</w:t>
      </w:r>
      <w:bookmarkEnd w:id="19"/>
    </w:p>
    <w:p w14:paraId="4C109100" w14:textId="3E665F6E"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41A4B147"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69F6D52B">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w:t>
      </w:r>
      <w:r w:rsidR="001E5F95">
        <w:t>-</w:t>
      </w:r>
      <w:r w:rsidR="00C73C3E">
        <w:t>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6631B9B2"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r w:rsidRPr="006E2871">
        <w:rPr>
          <w:i/>
          <w:iCs/>
        </w:rPr>
        <w:t>goodFood</w:t>
      </w:r>
      <w:r>
        <w:t xml:space="preserve"> and avoid </w:t>
      </w:r>
      <w:r w:rsidRPr="006E2871">
        <w:rPr>
          <w:i/>
          <w:iCs/>
        </w:rPr>
        <w:t>badFood</w:t>
      </w:r>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F163B43"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 to solve for our agents.</w:t>
      </w:r>
      <w:r w:rsidR="0046664A">
        <w:t xml:space="preserve"> They should be seen as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r w:rsidR="0062768B">
        <w:t xml:space="preserve">rigidbody which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37891863"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 xml:space="preserve">At each time step, Unity physics engine checks if any of these colliders touch to each other. If there are infectionColliders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6DFEF0D2"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6739E844" w:rsidR="00E778D8" w:rsidRPr="00396B7A" w:rsidRDefault="00E778D8"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w:t>
                            </w:r>
                            <w:r w:rsidR="00AF3362">
                              <w:rPr>
                                <w:noProof/>
                                <w:color w:val="3B3838" w:themeColor="background2" w:themeShade="40"/>
                                <w:sz w:val="20"/>
                                <w:szCs w:val="20"/>
                              </w:rPr>
                              <w:t>-</w:t>
                            </w:r>
                            <w:r w:rsidRPr="00396B7A">
                              <w:rPr>
                                <w:noProof/>
                                <w:color w:val="3B3838" w:themeColor="background2" w:themeShade="40"/>
                                <w:sz w:val="20"/>
                                <w:szCs w:val="20"/>
                              </w:rPr>
                              <w:t>degree theoretical vision. However</w:t>
                            </w:r>
                            <w:r w:rsidR="00AF3362">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6739E844" w:rsidR="00E778D8" w:rsidRPr="00396B7A" w:rsidRDefault="00E778D8"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w:t>
                      </w:r>
                      <w:r w:rsidR="00AF3362">
                        <w:rPr>
                          <w:noProof/>
                          <w:color w:val="3B3838" w:themeColor="background2" w:themeShade="40"/>
                          <w:sz w:val="20"/>
                          <w:szCs w:val="20"/>
                        </w:rPr>
                        <w:t>-</w:t>
                      </w:r>
                      <w:r w:rsidRPr="00396B7A">
                        <w:rPr>
                          <w:noProof/>
                          <w:color w:val="3B3838" w:themeColor="background2" w:themeShade="40"/>
                          <w:sz w:val="20"/>
                          <w:szCs w:val="20"/>
                        </w:rPr>
                        <w:t>degree theoretical vision. However</w:t>
                      </w:r>
                      <w:r w:rsidR="00AF3362">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a 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Observation vectors is stacked with 5 previous observations before being fed to</w:t>
      </w:r>
      <w:r w:rsidR="00AF3362">
        <w:t xml:space="preserve"> the</w:t>
      </w:r>
      <w:bookmarkStart w:id="20" w:name="_GoBack"/>
      <w:bookmarkEnd w:id="20"/>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can be seen as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1" w:name="_Hlk49699811"/>
      <m:oMathPara>
        <m:oMathParaPr>
          <m:jc m:val="left"/>
        </m:oMathParaPr>
        <m:oMath>
          <m:r>
            <w:rPr>
              <w:rFonts w:ascii="Cambria Math" w:hAnsi="Cambria Math"/>
            </w:rPr>
            <m:t>=(Observation Stacks) × (1+ (2 × Num Rays)) × (Num Detectable Tags + 2)</m:t>
          </m:r>
        </m:oMath>
      </m:oMathPara>
    </w:p>
    <w:bookmarkEnd w:id="21"/>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E778D8" w:rsidRPr="00DF06CA" w:rsidRDefault="00E778D8">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E778D8" w:rsidRPr="00DF06CA" w:rsidRDefault="00E778D8"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E778D8" w:rsidRPr="00DF06CA" w:rsidRDefault="00E778D8">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E778D8" w:rsidRPr="00DF06CA" w:rsidRDefault="00E778D8"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49FF0EF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3786474E"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w:t>
      </w:r>
      <w:r w:rsidR="004A2E87">
        <w:t>-</w:t>
      </w:r>
      <w:r w:rsidR="00D66CDC">
        <w:t xml:space="preserve">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4A474510" w:rsidR="00E778D8" w:rsidRDefault="00E778D8"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E778D8" w:rsidRPr="0062203D" w:rsidRDefault="00E778D8" w:rsidP="0062203D"/>
                          <w:p w14:paraId="1E26FA0E" w14:textId="77777777" w:rsidR="00E778D8" w:rsidRPr="0062203D" w:rsidRDefault="00E778D8"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4A474510" w:rsidR="00E778D8" w:rsidRDefault="00E778D8"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E778D8" w:rsidRPr="0062203D" w:rsidRDefault="00E778D8" w:rsidP="0062203D"/>
                    <w:p w14:paraId="1E26FA0E" w14:textId="77777777" w:rsidR="00E778D8" w:rsidRPr="0062203D" w:rsidRDefault="00E778D8" w:rsidP="0062203D"/>
                  </w:txbxContent>
                </v:textbox>
                <w10:wrap type="topAndBottom" anchorx="margin"/>
              </v:shape>
            </w:pict>
          </mc:Fallback>
        </mc:AlternateContent>
      </w:r>
    </w:p>
    <w:p w14:paraId="18923E84" w14:textId="4B2FF292"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50BCF377">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B592FEE"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2" w:name="_Toc49859315"/>
      <w:r>
        <w:t>CURIOSITY-DRIVEN LEARNING</w:t>
      </w:r>
      <w:bookmarkEnd w:id="22"/>
    </w:p>
    <w:p w14:paraId="3A9EA226" w14:textId="3D750E2B" w:rsidR="00325203" w:rsidRPr="009728D7" w:rsidRDefault="00325203" w:rsidP="004D0161">
      <w:pPr>
        <w:ind w:firstLine="360"/>
        <w:jc w:val="both"/>
      </w:pPr>
      <w:r w:rsidRPr="009728D7">
        <w:t xml:space="preserve">Another </w:t>
      </w:r>
      <w:r w:rsidR="00AE37E5" w:rsidRPr="009728D7">
        <w:t xml:space="preserve">addition in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sum of these rewards as </w:t>
      </w:r>
    </w:p>
    <w:p w14:paraId="72BF675D" w14:textId="77777777" w:rsidR="00325203" w:rsidRDefault="00E778D8"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E778D8"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E778D8"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4C11BC56"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w:t>
      </w:r>
      <w:r w:rsidR="00C8570C">
        <w:rPr>
          <w:rFonts w:eastAsiaTheme="minorEastAsia"/>
        </w:rPr>
        <w:lastRenderedPageBreak/>
        <w:t xml:space="preserve">helped 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2BE4E5D8"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109CBF96" w:rsidR="00E778D8" w:rsidRPr="00963920" w:rsidRDefault="00E778D8"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109CBF96" w:rsidR="00E778D8" w:rsidRPr="00963920" w:rsidRDefault="00E778D8"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0B4D9D8E">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D3C6189"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4B015FCC" w:rsidR="00E778D8" w:rsidRPr="00C27EE0" w:rsidRDefault="00E778D8"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4B015FCC" w:rsidR="00E778D8" w:rsidRPr="00C27EE0" w:rsidRDefault="00E778D8"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4BAC4BCD"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08E2D922" w:rsidR="00E778D8" w:rsidRPr="00621FA3" w:rsidRDefault="00E778D8"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08E2D922" w:rsidR="00E778D8" w:rsidRPr="00621FA3" w:rsidRDefault="00E778D8"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 Unity side and an API in python side.</w:t>
      </w:r>
    </w:p>
    <w:p w14:paraId="3F63B53F" w14:textId="3F48BDBE" w:rsidR="003C6B68" w:rsidRDefault="003C6B68" w:rsidP="00F013DC">
      <w:pPr>
        <w:pStyle w:val="ListParagraph"/>
      </w:pPr>
      <w:bookmarkStart w:id="23" w:name="_Toc49859316"/>
      <w:r>
        <w:t>CURRICULUM LEARNING</w:t>
      </w:r>
      <w:bookmarkEnd w:id="23"/>
    </w:p>
    <w:p w14:paraId="699A70BB" w14:textId="144B1B2F"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E778D8" w:rsidRPr="00455828" w:rsidRDefault="00E778D8"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E778D8" w:rsidRPr="00455828" w:rsidRDefault="00E778D8"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455828">
        <w:t xml:space="preserve"> It is closer how human</w:t>
      </w:r>
      <w:r w:rsidR="00611B87">
        <w:t xml:space="preserve">s </w:t>
      </w:r>
      <w:r w:rsidR="00455828">
        <w:t>learn complex tasks</w:t>
      </w:r>
      <w:r w:rsidR="00611B87">
        <w:t>.</w:t>
      </w:r>
      <w:r>
        <w:t xml:space="preserve"> We used curriculum learning and compared with standard training. </w:t>
      </w:r>
      <w:r w:rsidR="00455828">
        <w:t>Agents who trained with curriculum learning not also ha</w:t>
      </w:r>
      <w:r>
        <w:t>d the</w:t>
      </w:r>
      <w:r w:rsidR="00455828">
        <w:t xml:space="preserve"> advantage of sample efficiency</w:t>
      </w:r>
      <w:r w:rsidR="00611B87">
        <w:t xml:space="preserve"> </w:t>
      </w:r>
      <w:r>
        <w:t>but also,</w:t>
      </w:r>
      <w:r w:rsidR="00611B87">
        <w:t xml:space="preserve"> </w:t>
      </w:r>
      <w:r>
        <w:t xml:space="preserve">they </w:t>
      </w:r>
      <w:r w:rsidR="00611B87">
        <w:t>converge</w:t>
      </w:r>
      <w:r>
        <w:t>d</w:t>
      </w:r>
      <w:r w:rsidR="00611B87">
        <w:t xml:space="preserve"> </w:t>
      </w:r>
      <w:r>
        <w:t xml:space="preserve">a </w:t>
      </w:r>
      <w:r w:rsidR="00611B87">
        <w:t xml:space="preserve">better </w:t>
      </w:r>
      <w:r>
        <w:t>policy. The technique</w:t>
      </w:r>
      <w:r w:rsidR="00455828">
        <w:t xml:space="preserve"> is also more sophisticated in a way of dividing the </w:t>
      </w:r>
      <w:r>
        <w:t xml:space="preserve">RL </w:t>
      </w:r>
      <w:r w:rsidR="00455828">
        <w:t xml:space="preserve">task to sub-tasks and </w:t>
      </w:r>
      <w:r w:rsidR="00611B87">
        <w:t xml:space="preserve">teach one by one. Mlagents have </w:t>
      </w:r>
      <w:r>
        <w:t>curriculum learning</w:t>
      </w:r>
      <w:r w:rsidR="00611B87">
        <w:t xml:space="preserve"> functionality </w:t>
      </w:r>
      <w:r>
        <w:t xml:space="preserve">as built-in as shown in below diagram. The only change was setting the lessons for agents. We define 5 lessons and increased </w:t>
      </w:r>
      <w:r>
        <w:lastRenderedPageBreak/>
        <w:t xml:space="preserve">the infected bot counts with every lesson. In the first one, there were only 2 infected bots and we set a reward limit for them. If their cumulative reward </w:t>
      </w:r>
      <w:r w:rsidR="00263624">
        <w:t>passes</w:t>
      </w:r>
      <w:r>
        <w:t xml:space="preserve"> the limit for 100 times in a </w:t>
      </w:r>
      <w:r w:rsidR="00263624">
        <w:t>row,</w:t>
      </w:r>
      <w:r>
        <w:t xml:space="preserve"> then they </w:t>
      </w:r>
      <w:r w:rsidR="00263624">
        <w:t>pass the lesson and the task complexity is increased. While training with curriculum learning, there were drastic decreases when lessons are change but PPO recovered quickly from drops and return its former state with more generalized policy which is a plus for us.</w:t>
      </w:r>
    </w:p>
    <w:p w14:paraId="3D0DB8C4" w14:textId="67C43ED8" w:rsidR="0063015E" w:rsidRDefault="00C57335" w:rsidP="00F013DC">
      <w:pPr>
        <w:pStyle w:val="ListParagraph"/>
      </w:pPr>
      <w:bookmarkStart w:id="24" w:name="_Toc49859317"/>
      <w:r w:rsidRPr="00627D24">
        <w:t>POLICY OPTIMIZATION</w:t>
      </w:r>
      <w:bookmarkEnd w:id="24"/>
    </w:p>
    <w:p w14:paraId="1C671841" w14:textId="641ABEFA"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012CE8BD" w:rsidR="00481F6F" w:rsidRDefault="00481F6F" w:rsidP="00481F6F">
      <w:pPr>
        <w:pStyle w:val="Heading3"/>
      </w:pPr>
      <w:bookmarkStart w:id="25" w:name="_Toc49859318"/>
      <w:r>
        <w:t>N</w:t>
      </w:r>
      <w:r w:rsidR="00207A56">
        <w:t>otation</w:t>
      </w:r>
      <w:bookmarkEnd w:id="25"/>
    </w:p>
    <w:p w14:paraId="0BEA8F7D" w14:textId="31880AD0"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6" w:name="_Hlk49792903"/>
      <w:r w:rsidR="00E777AC" w:rsidRPr="00E777AC">
        <w:rPr>
          <w:i/>
          <w:iCs/>
        </w:rPr>
        <w:t>S</w:t>
      </w:r>
      <w:r w:rsidR="00E777AC">
        <w:rPr>
          <w:i/>
          <w:iCs/>
        </w:rPr>
        <w:t xml:space="preserve"> </w:t>
      </w:r>
      <w:r w:rsidR="00E777AC">
        <w:t>des</w:t>
      </w:r>
      <w:bookmarkEnd w:id="26"/>
      <w:r w:rsidR="00E777AC">
        <w:t>cribing the agents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963C8C">
        <w:rPr>
          <w:i/>
          <w:iCs/>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7" w:name="_Toc49859319"/>
      <w:r>
        <w:t>P</w:t>
      </w:r>
      <w:r w:rsidR="00207A56">
        <w:t>roximal Policy Optimization</w:t>
      </w:r>
      <w:r>
        <w:t xml:space="preserve"> (PPO)</w:t>
      </w:r>
      <w:bookmarkEnd w:id="27"/>
    </w:p>
    <w:p w14:paraId="7E2894B2" w14:textId="6D874153" w:rsidR="0014383E" w:rsidRDefault="00577309" w:rsidP="00131936">
      <w:pPr>
        <w:ind w:firstLine="708"/>
      </w:pPr>
      <w:r>
        <w:t>Core purpose behind the PPO is strike a balance between easy implementation, sampl</w:t>
      </w:r>
      <w:r w:rsidR="0096057F">
        <w:t>e</w:t>
      </w:r>
      <w:r>
        <w:t xml:space="preserve"> efficiency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r>
        <w:rPr>
          <w:rFonts w:eastAsiaTheme="minorEastAsia"/>
        </w:rPr>
        <w:t>g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544DE554"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E778D8"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77777777" w:rsidR="00131936" w:rsidRDefault="00157FA7" w:rsidP="00131936">
      <w:pPr>
        <w:ind w:firstLine="708"/>
        <w:jc w:val="both"/>
        <w:rPr>
          <w:rFonts w:eastAsiaTheme="minorEastAsia"/>
        </w:rPr>
      </w:pPr>
      <w:r>
        <w:rPr>
          <w:rFonts w:eastAsiaTheme="minorEastAsia"/>
        </w:rPr>
        <w:t xml:space="preserve">During training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 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 xml:space="preserve">Therefor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3C87998A"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Entropy</w:t>
      </w:r>
      <w:r>
        <w:rPr>
          <w:rFonts w:eastAsiaTheme="minorEastAsia"/>
        </w:rPr>
        <w:t xml:space="preserve"> of a stochastic variable which is driven by an underlying probability distribution is the average amount of bits that is needed to represent its outcome. In other words, it is a measure of how unpredictable the environment is. As agent explores the possibilities in the simulation entropy value falls and agent </w:t>
      </w:r>
      <w:r>
        <w:rPr>
          <w:rFonts w:eastAsiaTheme="minorEastAsia"/>
        </w:rPr>
        <w:lastRenderedPageBreak/>
        <w:t xml:space="preserve">becomes more confident about its decisions.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5E149D5A">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6BD8F8EF" w:rsidR="00E778D8" w:rsidRPr="00EA590C" w:rsidRDefault="00E778D8"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6BD8F8EF" w:rsidR="00E778D8" w:rsidRPr="00EA590C" w:rsidRDefault="00E778D8"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1507D5F7" w:rsidR="003C6B68" w:rsidRPr="003C6B68" w:rsidRDefault="003C6B68" w:rsidP="008D20C4">
      <w:pPr>
        <w:ind w:firstLine="360"/>
      </w:pPr>
      <w:r>
        <w:t>Training is performed using 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r w:rsidR="00611799">
        <w:t>2.micro</w:t>
      </w:r>
      <w:r w:rsidR="00EB1DDC">
        <w:t xml:space="preserve">, one with </w:t>
      </w:r>
      <w:r w:rsidR="00D42B6E">
        <w:t xml:space="preserve">8 </w:t>
      </w:r>
      <w:r w:rsidR="00EB1DDC">
        <w:t>CPU units</w:t>
      </w:r>
      <w:r w:rsidR="006423C2">
        <w:t xml:space="preserve"> c5.xlarg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n automation for running the simulation</w:t>
      </w:r>
      <w:r w:rsidR="00950DC0">
        <w:t xml:space="preserve"> from terminal</w:t>
      </w:r>
      <w:r w:rsidR="00A51E10">
        <w:t>.</w:t>
      </w:r>
      <w:r w:rsidR="003E11F9">
        <w:t xml:space="preserve"> With this automation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 xml:space="preserve">ch size as 20480.  In every 500k steps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67098465"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previous activation layer</w:t>
      </w:r>
      <w:r w:rsidR="008D40EC">
        <w:t xml:space="preserve"> by subtracting the batch mean and dividing by the batch standard deviation.</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1407E5">
        <w:t xml:space="preserve"> In following figure we show two similar runs with only one difference, the batch normalization.</w:t>
      </w:r>
      <w:r w:rsidR="0079455F">
        <w:t xml:space="preserve"> As training continues the normalized </w:t>
      </w:r>
      <w:r w:rsidR="008A62BC">
        <w:t>run which corresponds to green</w:t>
      </w:r>
      <w:r w:rsidR="007F0B00">
        <w:t>, pass</w:t>
      </w:r>
      <w:r w:rsidR="008A62BC">
        <w:t xml:space="preserve"> the lessons faster and</w:t>
      </w:r>
      <w:r w:rsidR="007F0B00">
        <w:t xml:space="preserve"> in the end</w:t>
      </w:r>
      <w:r w:rsidR="008A62BC">
        <w:t xml:space="preserve"> converge much better score than </w:t>
      </w:r>
      <w:r w:rsidR="007F0B00">
        <w:t>the run without batch normalization which is shown as in blue color.</w:t>
      </w:r>
      <w:r w:rsidR="000116A4">
        <w:t xml:space="preserve"> The drops in cumulative reward graph </w:t>
      </w:r>
      <w:r w:rsidR="00A1260E">
        <w:t xml:space="preserve">corresponds to lesson changes in </w:t>
      </w:r>
      <w:r w:rsidR="00D1586C">
        <w:t>Curriculum graph.</w:t>
      </w:r>
      <w:r w:rsidR="00A379C4">
        <w:t xml:space="preserve"> </w:t>
      </w:r>
      <w:r w:rsidR="00630E87">
        <w:t>Also,</w:t>
      </w:r>
      <w:r w:rsidR="00A379C4">
        <w:t xml:space="preserve"> bottom graph show entropy changes during training. </w:t>
      </w:r>
      <w:r w:rsidR="004E228F">
        <w:t xml:space="preserve"> For a simple normalization change we had surprised with the </w:t>
      </w:r>
      <w:r w:rsidR="00630E87">
        <w:t>result change.</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163594F1">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4208F65"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1A983639" w:rsidR="00E778D8" w:rsidRPr="00D1586C" w:rsidRDefault="00E778D8"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1A983639" w:rsidR="00E778D8" w:rsidRPr="00D1586C" w:rsidRDefault="00E778D8"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2B9053E4" w:rsidR="00333EF2" w:rsidRPr="00333EF2" w:rsidRDefault="00333EF2" w:rsidP="009606E3">
      <w:pPr>
        <w:ind w:firstLine="360"/>
      </w:pPr>
      <w:r>
        <w:t>In the previous section we presented how we design our agents, environment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 are improving or stagnated</w:t>
      </w:r>
      <w:r w:rsidR="00EB065B">
        <w:t xml:space="preserve"> since these graphs do not illuminate at what circumstances agent lose reward</w:t>
      </w:r>
      <w:r w:rsidR="009606E3">
        <w:t xml:space="preserve">. In epidemic diseases, SIR graphs </w:t>
      </w:r>
      <w:r w:rsidR="00EB065B">
        <w:t>can be used as evaluation metrics since these graphs can give better insights about epidemics such as when the disease peeks or how long it takes to eradicate the it. In section 4.1 we first qualitatively compare the behaviors learned in epidemic simulation</w:t>
      </w:r>
      <w:r w:rsidR="002244B6">
        <w:t xml:space="preserve"> by displaying some screenshots of how agents line up in order to increase distance between each other from the training. In section 4.2, we then test our agents in 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11C637F5" w:rsidR="00263624" w:rsidRDefault="00AC4429" w:rsidP="00BA605F">
      <w:pPr>
        <w:ind w:firstLine="360"/>
      </w:pPr>
      <w:r>
        <w:t xml:space="preserve">We tried many environment settings, different initializations </w:t>
      </w:r>
      <w:r w:rsidR="00BA605F">
        <w:t>and observations for the agents. In one of the settings we provide agent’s health status as observation to itself. Therefore, they knew when they got infected, but they did not have any information about other agents. As we mentioned in section 3.1 there were 3 different health status as susceptible, infected, recovered. After a few million of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5601EABB"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on the middle to decrease the risk of getting infect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158A4C51"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same policy. This behavior is also a proof </w:t>
      </w:r>
      <w:r w:rsidR="00F373F6">
        <w:t xml:space="preserve">that </w:t>
      </w:r>
      <w:r>
        <w:t xml:space="preserve">homogeneous </w:t>
      </w:r>
      <w:r w:rsidR="00F373F6">
        <w:t>agents can learn to act heterogeneously due to the development of sub-behavior that differs based on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54D68478"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7D11F81D" w:rsidR="00E778D8" w:rsidRPr="003E5ADC" w:rsidRDefault="00E778D8"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All simulation run with 2000 individuals. Upper Left corner shows what happens if there are no AI agents in the environment. We gradually increased the number of agents in our experiment to show the effect of our agents to the epidemic simulation. As number of agents increase the curve gets flatten and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7D11F81D" w:rsidR="00E778D8" w:rsidRPr="003E5ADC" w:rsidRDefault="00E778D8"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All simulation run with 2000 individuals. Upper Left corner shows what happens if there are no AI agents in the environment. We gradually increased the number of agents in our experiment to show the effect of our agents to the epidemic simulation. As number of agents increase the curve gets flatten and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epidemic outbreak. Trained agents put in a testing area which is 10 times bigger than training </w:t>
      </w:r>
      <w:r w:rsidR="003E5ADC">
        <w:t>area</w:t>
      </w:r>
      <w:r w:rsidR="00B037E9">
        <w:t xml:space="preserve"> with</w:t>
      </w:r>
      <w:r w:rsidR="003E5ADC">
        <w:t xml:space="preserve"> a</w:t>
      </w:r>
      <w:r w:rsidR="00B037E9">
        <w:t xml:space="preserve"> total 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6CF9EF51" w:rsidR="001C3EF6" w:rsidRDefault="000D3FD3" w:rsidP="00BB08E2">
      <w:pPr>
        <w:ind w:firstLine="360"/>
      </w:pPr>
      <w:r>
        <w:t>As shown in the figure</w:t>
      </w:r>
      <w:r w:rsidR="00B44794">
        <w:t xml:space="preserve"> 17</w:t>
      </w:r>
      <w:r>
        <w:t xml:space="preserve"> above, without adding the AI element into the epidemic simulation everybody got infected. By adding even 10% trained agents curve changed but very small amount of individual survived from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1015FBC5"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14F5FF91" w:rsidR="00E778D8" w:rsidRPr="00811954" w:rsidRDefault="00E778D8"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 xml:space="preserve"> 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14F5FF91" w:rsidR="00E778D8" w:rsidRPr="00811954" w:rsidRDefault="00E778D8"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 xml:space="preserve"> 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 wearing as decrease in expose radius of individuals. Therefore, we run 2 more simulation to show the effect of mask 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0C92CC95"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6BD3485" w:rsidR="00CC23A5" w:rsidRDefault="00A41A84" w:rsidP="00A00391">
      <w:pPr>
        <w:ind w:firstLine="360"/>
        <w:jc w:val="both"/>
      </w:pPr>
      <w:r>
        <w:t xml:space="preserve">Our results with epidemic simulation should be viewed as a proof of concept showing </w:t>
      </w:r>
      <w:r w:rsidR="00CD000B">
        <w:t xml:space="preserve">a agent-based simulation with reinforcement learning can be </w:t>
      </w:r>
      <w:r w:rsidR="00FA4DD8">
        <w:t>used</w:t>
      </w:r>
      <w:r w:rsidR="00CD000B">
        <w:t xml:space="preserve"> to assist decision makers</w:t>
      </w:r>
      <w:r w:rsidR="008215BA">
        <w:t xml:space="preserve"> during the epidemic</w:t>
      </w:r>
      <w:r w:rsidR="00811954">
        <w:t>. We acknowledge that that the strategy space in this environment were limited and likely will not converge a better strategy for agents, however with this proof of concept the epidemic simulation that we build is grounded and very scalable.</w:t>
      </w:r>
    </w:p>
    <w:p w14:paraId="5BA2157F" w14:textId="7F48E982" w:rsidR="00ED659B" w:rsidRDefault="00811954" w:rsidP="00A00391">
      <w:pPr>
        <w:ind w:firstLine="360"/>
        <w:jc w:val="both"/>
      </w:pPr>
      <w:r>
        <w:t xml:space="preserve"> In order to </w:t>
      </w:r>
      <w:r w:rsidR="00CC23A5">
        <w:t>create more</w:t>
      </w:r>
      <w:r>
        <w:t xml:space="preserve"> accurate and interesting environments we have some future ideas.</w:t>
      </w:r>
      <w:r w:rsidR="00CC23A5">
        <w:t xml:space="preserve"> We are working on creating an environment which pushes agents to collect rewards</w:t>
      </w:r>
      <w:r w:rsidR="0049667B">
        <w:t xml:space="preserve"> to not</w:t>
      </w:r>
      <w:r w:rsidR="00CC23A5">
        <w:t xml:space="preserve"> starve to</w:t>
      </w:r>
      <w:r w:rsidR="00825AD4">
        <w:t xml:space="preserve"> </w:t>
      </w:r>
      <w:r w:rsidR="00CC23A5">
        <w:t xml:space="preserve">death and we provide safe place for them where its epidemic free. Agents should find an optimal behavior between staying safe at house and not starving to death. Therefore, they sometimes need to take the risk. We believe it will be a better representation of current situation with covid-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09322B35"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 agent locks it and infected individuals cannot go in. However, agent who locked itself also need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w:t>
      </w:r>
      <w:r w:rsidRPr="0004087D">
        <w:rPr>
          <w:rFonts w:cs="Times New Roman"/>
          <w:noProof/>
          <w:szCs w:val="24"/>
        </w:rPr>
        <w:lastRenderedPageBreak/>
        <w:t>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6" w:name="_Toc49859328"/>
      <w:r w:rsidRPr="00766664">
        <w:t>Appendix</w:t>
      </w:r>
      <w:bookmarkEnd w:id="36"/>
    </w:p>
    <w:p w14:paraId="2F54BC16" w14:textId="73065B72" w:rsidR="00AF649B" w:rsidRPr="00825AD4" w:rsidRDefault="00825AD4" w:rsidP="00C57C5C">
      <w:pPr>
        <w:rPr>
          <w:color w:val="FFFFFF" w:themeColor="background1"/>
        </w:rPr>
      </w:pPr>
      <w:r w:rsidRPr="00825AD4">
        <w:rPr>
          <w:color w:val="FFFFFF" w:themeColor="background1"/>
          <w:highlight w:val="red"/>
        </w:rPr>
        <w:t>I don’t know what to add here? Maybe my aws runs ?</w:t>
      </w:r>
    </w:p>
    <w:sectPr w:rsidR="00AF649B" w:rsidRPr="00825AD4"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EE5B86" w14:textId="77777777" w:rsidR="00FA32DA" w:rsidRDefault="00FA32DA" w:rsidP="00187483">
      <w:pPr>
        <w:spacing w:after="0" w:line="240" w:lineRule="auto"/>
      </w:pPr>
      <w:r>
        <w:separator/>
      </w:r>
    </w:p>
  </w:endnote>
  <w:endnote w:type="continuationSeparator" w:id="0">
    <w:p w14:paraId="539128AD" w14:textId="77777777" w:rsidR="00FA32DA" w:rsidRDefault="00FA32DA"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E778D8" w:rsidRDefault="00E778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E778D8" w:rsidRDefault="00E77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E10A87" w14:textId="77777777" w:rsidR="00FA32DA" w:rsidRDefault="00FA32DA" w:rsidP="00187483">
      <w:pPr>
        <w:spacing w:after="0" w:line="240" w:lineRule="auto"/>
      </w:pPr>
      <w:r>
        <w:separator/>
      </w:r>
    </w:p>
  </w:footnote>
  <w:footnote w:type="continuationSeparator" w:id="0">
    <w:p w14:paraId="5C720DF9" w14:textId="77777777" w:rsidR="00FA32DA" w:rsidRDefault="00FA32DA"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E778D8" w:rsidRDefault="00E778D8"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E778D8" w:rsidRDefault="00E778D8"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E778D8" w:rsidRDefault="00E778D8"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63CA"/>
    <w:rsid w:val="00106ED1"/>
    <w:rsid w:val="00110309"/>
    <w:rsid w:val="00110FA1"/>
    <w:rsid w:val="0011103B"/>
    <w:rsid w:val="00111CA7"/>
    <w:rsid w:val="001166C5"/>
    <w:rsid w:val="00116FEA"/>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7A56"/>
    <w:rsid w:val="00210198"/>
    <w:rsid w:val="00212F6D"/>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18CB"/>
    <w:rsid w:val="00352091"/>
    <w:rsid w:val="00352F0E"/>
    <w:rsid w:val="00353847"/>
    <w:rsid w:val="00353BA4"/>
    <w:rsid w:val="00360203"/>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2DA"/>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penai.com/blog/emergent-tool-use"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Hsgngr/Pandemic_Simulation"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EC078-D131-4C86-B045-CF11062F4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8</Pages>
  <Words>31984</Words>
  <Characters>182314</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4</cp:revision>
  <dcterms:created xsi:type="dcterms:W3CDTF">2020-09-01T14:49:00Z</dcterms:created>
  <dcterms:modified xsi:type="dcterms:W3CDTF">2020-09-02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